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1C165CD7"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d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6EAC4FB6"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7F59D4EE" w:rsidR="00B8080A" w:rsidRDefault="00EF4D59" w:rsidP="00B8080A">
      <w:r>
        <w:t>Uma forma de realizar ess</w:t>
      </w:r>
      <w:r w:rsidR="00B8080A">
        <w:t>e</w:t>
      </w:r>
      <w:r>
        <w:t xml:space="preserve"> </w:t>
      </w:r>
      <w:r w:rsidR="00B8080A">
        <w:t>estudo</w:t>
      </w:r>
      <w:r>
        <w:t xml:space="preserve"> 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instrText xml:space="preserve"> ADDIN ZOTERO_ITEM CSL_CITATION {"citationID":"QevkYvj3","properties":{"formattedCitation":"(Cartwright; Bradburn; Fuller, 2016; Cartwright; Runhardt, 2018)","plainCitation":"(Cartwright; Bradburn;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Pr="00EF4D59">
        <w:rPr>
          <w:rFonts w:cs="Arial"/>
        </w:rPr>
        <w:t>(Cartwright; Bradburn; Fuller, 2016; Cartwright; Runhardt, 2018)</w:t>
      </w:r>
      <w:r>
        <w:fldChar w:fldCharType="end"/>
      </w:r>
      <w:r>
        <w:t xml:space="preserve">. </w:t>
      </w:r>
      <w:r w:rsidR="00B8080A">
        <w:t>Segundo às autoras os sistemas de medição em saúde exigem que:</w:t>
      </w:r>
    </w:p>
    <w:p w14:paraId="75301575" w14:textId="0F08F281" w:rsidR="00B8080A" w:rsidRDefault="00B8080A" w:rsidP="00B8080A">
      <w:r>
        <w:t xml:space="preserve">“1. Definamos o conceito ou quantidade, identificando seus limites e determinando quais características pertencem a ele e quais não (caracterização); 2. Definamos um sistema métrico que represente apropriadamente o conceito ou quantidade (representação); 3. </w:t>
      </w:r>
      <w:r w:rsidR="00217A89">
        <w:t xml:space="preserve">Formulemos regras para aplicar o sistema métrico a </w:t>
      </w:r>
      <w:r w:rsidR="00AE35CB">
        <w:t xml:space="preserve">alvos para produzir os resultados da medição (procedimentos).” </w:t>
      </w:r>
      <w:r w:rsidR="00AE35CB">
        <w:fldChar w:fldCharType="begin"/>
      </w:r>
      <w:r w:rsidR="00AE35CB">
        <w:instrText xml:space="preserve"> ADDIN ZOTERO_ITEM CSL_CITATION {"citationID":"5JwRq08h","properties":{"formattedCitation":"(Cartwright; Bradburn; Fuller, 2016)","plainCitation":"(Cartwright; Bradburn; Fuller, 2016)","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schema":"https://github.com/citation-style-language/schema/raw/master/csl-citation.json"} </w:instrText>
      </w:r>
      <w:r w:rsidR="00AE35CB">
        <w:fldChar w:fldCharType="separate"/>
      </w:r>
      <w:r w:rsidR="00AE35CB" w:rsidRPr="00AE35CB">
        <w:rPr>
          <w:rFonts w:cs="Arial"/>
        </w:rPr>
        <w:t>(Cartwright; Bradburn; Fuller, 2016</w:t>
      </w:r>
      <w:r w:rsidR="00AE35CB">
        <w:rPr>
          <w:rFonts w:cs="Arial"/>
        </w:rPr>
        <w:t>, p. 3, tradução nossa</w:t>
      </w:r>
      <w:r w:rsidR="00AE35CB" w:rsidRPr="00AE35CB">
        <w:rPr>
          <w:rFonts w:cs="Arial"/>
        </w:rPr>
        <w:t>)</w:t>
      </w:r>
      <w:r w:rsidR="00AE35CB">
        <w:fldChar w:fldCharType="end"/>
      </w:r>
      <w:r w:rsidR="008F4158">
        <w:t>.</w:t>
      </w:r>
    </w:p>
    <w:p w14:paraId="2C69331E" w14:textId="344AA7D9" w:rsidR="008F4158" w:rsidRPr="00AE35CB" w:rsidRDefault="008F4158" w:rsidP="00B8080A">
      <w:r>
        <w:t xml:space="preserve">Como alvo de análise propomos o desenvolvimento e avaliação do Back Pain </w:t>
      </w:r>
      <w:proofErr w:type="spellStart"/>
      <w:r>
        <w:t>and</w:t>
      </w:r>
      <w:proofErr w:type="spellEnd"/>
      <w:r>
        <w:t xml:space="preserve"> Body </w:t>
      </w:r>
      <w:proofErr w:type="spellStart"/>
      <w:r>
        <w:t>Posture</w:t>
      </w:r>
      <w:proofErr w:type="spellEnd"/>
      <w:r>
        <w:t xml:space="preserve"> Assessment </w:t>
      </w:r>
      <w:proofErr w:type="spellStart"/>
      <w:r>
        <w:t>Intrument</w:t>
      </w:r>
      <w:proofErr w:type="spellEnd"/>
      <w:r>
        <w:t xml:space="preserve"> (</w:t>
      </w:r>
      <w:proofErr w:type="spellStart"/>
      <w:r>
        <w:t>BackPEI</w:t>
      </w:r>
      <w:proofErr w:type="spellEnd"/>
      <w:r>
        <w:t>). Este sistema de medição</w:t>
      </w:r>
      <w:r w:rsidR="00387624">
        <w:t xml:space="preserve"> foi desenvolvido em 2013 e</w:t>
      </w:r>
      <w:r>
        <w:t xml:space="preserve"> é adequado a proposta deste estudo por se tratar de um </w:t>
      </w:r>
      <w:r>
        <w:lastRenderedPageBreak/>
        <w:t>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1"/>
      <w:r w:rsidR="005F03ED">
        <w:fldChar w:fldCharType="begin"/>
      </w:r>
      <w:r w:rsidR="002359F8">
        <w:instrText xml:space="preserve"> ADDIN ZOTERO_ITEM CSL_CITATION {"citationID":"i2RIlYYO","properties":{"formattedCitation":"(Bebi\\uc0\\u351{}; Gen\\uc0\\u231{}ba\\uc0\\u351{}, 2019; Mi\\uc0\\u241{}ana-Signes {\\i{}et al.}, 2021; Noll {\\i{}et al.}, 2013a)","plainCitation":"(Bebiş; Gençba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Bebiş; Gençbaş, 2019; Miñana-Signes </w:t>
      </w:r>
      <w:r w:rsidR="002359F8" w:rsidRPr="002359F8">
        <w:rPr>
          <w:rFonts w:cs="Arial"/>
          <w:i/>
          <w:iCs/>
          <w:kern w:val="0"/>
        </w:rPr>
        <w:t>et al.</w:t>
      </w:r>
      <w:r w:rsidR="002359F8" w:rsidRPr="002359F8">
        <w:rPr>
          <w:rFonts w:cs="Arial"/>
          <w:kern w:val="0"/>
        </w:rPr>
        <w:t xml:space="preserve">, 2021; Noll </w:t>
      </w:r>
      <w:r w:rsidR="002359F8" w:rsidRPr="002359F8">
        <w:rPr>
          <w:rFonts w:cs="Arial"/>
          <w:i/>
          <w:iCs/>
          <w:kern w:val="0"/>
        </w:rPr>
        <w:t>et al.</w:t>
      </w:r>
      <w:r w:rsidR="002359F8" w:rsidRPr="002359F8">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1"/>
      <w:r w:rsidR="00387624">
        <w:rPr>
          <w:rStyle w:val="Refdecomentrio"/>
        </w:rPr>
        <w:commentReference w:id="1"/>
      </w:r>
      <w:r w:rsidR="00387624">
        <w:t>.</w:t>
      </w:r>
    </w:p>
    <w:p w14:paraId="4768D91D" w14:textId="6CF202F2" w:rsidR="008F4158" w:rsidRPr="00387624" w:rsidRDefault="00387624" w:rsidP="00040147">
      <w:r>
        <w:t>Este estudo pretende analisar o</w:t>
      </w:r>
      <w:r w:rsidR="00300C47">
        <w:t xml:space="preserve"> processo de desenvolvimento e avaliação do</w:t>
      </w:r>
      <w:r>
        <w:t xml:space="preserve"> </w:t>
      </w:r>
      <w:proofErr w:type="spellStart"/>
      <w:r>
        <w:t>BackPEI</w:t>
      </w:r>
      <w:proofErr w:type="spellEnd"/>
      <w:r>
        <w:t xml:space="preserve">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8" w:history="1">
        <w:r w:rsidR="00062C6E" w:rsidRPr="00EA7349">
          <w:rPr>
            <w:rStyle w:val="Hyperlink"/>
          </w:rPr>
          <w:t>https://github.com/lucasmberaldo/10-anos-de-back-pei</w:t>
        </w:r>
      </w:hyperlink>
      <w:r w:rsidR="00062C6E">
        <w:t xml:space="preserve">. </w:t>
      </w:r>
    </w:p>
    <w:p w14:paraId="2111AB8F" w14:textId="0BAD2E37" w:rsidR="00062C6E" w:rsidRDefault="00062C6E" w:rsidP="000A23EF">
      <w:r>
        <w:t xml:space="preserve">Foram estabelecidos como critério de elegibilidade: publicações a partir de 2013 (ano da publicação da primeira versão do </w:t>
      </w:r>
      <w:proofErr w:type="spellStart"/>
      <w:r>
        <w:t>BackPEI</w:t>
      </w:r>
      <w:proofErr w:type="spellEnd"/>
      <w:r>
        <w:t>)</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w:t>
      </w:r>
      <w:proofErr w:type="spellStart"/>
      <w:r>
        <w:t>BackPEI</w:t>
      </w:r>
      <w:proofErr w:type="spellEnd"/>
      <w:r>
        <w:t xml:space="preserve"> </w:t>
      </w:r>
      <w:r w:rsidR="00F8100D">
        <w:t>dentro da metodologia do estudo</w:t>
      </w:r>
      <w:r w:rsidR="000A23EF">
        <w:t>;</w:t>
      </w:r>
      <w:r w:rsidR="00812EEA">
        <w:t xml:space="preserve"> e estudos de clinimetria (desenvolvimento e avaliação de sistemas de medição em saúde)</w:t>
      </w:r>
      <w:r w:rsidR="00F8100D">
        <w:t xml:space="preserve">. Inicialmente partiu-se de um conjunto de 32 </w:t>
      </w:r>
      <w:r w:rsidR="00E50A79">
        <w:t>fontes iniciais</w:t>
      </w:r>
      <w:r w:rsidR="00F8100D">
        <w:t xml:space="preserve"> conhecid</w:t>
      </w:r>
      <w:r w:rsidR="00E50A79">
        <w:t>a</w:t>
      </w:r>
      <w:r w:rsidR="00F8100D">
        <w:t xml:space="preserve">s por nós que cumpriam </w:t>
      </w:r>
      <w:r w:rsidR="000A23EF">
        <w:t xml:space="preserve">quase todos </w:t>
      </w:r>
      <w:r w:rsidR="00F8100D">
        <w:t>os critérios de elegibilidade</w:t>
      </w:r>
      <w:r w:rsidR="000A23EF">
        <w:t xml:space="preserve">, excetuando apenas o referente à clinimetria por compreenderem também estudos de aplicação do </w:t>
      </w:r>
      <w:proofErr w:type="spellStart"/>
      <w:r w:rsidR="000A23EF">
        <w:t>BackPEI</w:t>
      </w:r>
      <w:proofErr w:type="spellEnd"/>
      <w:r w:rsidR="000A23EF">
        <w:t xml:space="preserve">. Estas fontes </w:t>
      </w:r>
      <w:r w:rsidR="00F8100D">
        <w:t>foram utilizad</w:t>
      </w:r>
      <w:r w:rsidR="000A23EF">
        <w:t>a</w:t>
      </w:r>
      <w:r w:rsidR="00F8100D">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OR "</w:t>
      </w:r>
      <w:proofErr w:type="spellStart"/>
      <w:r w:rsidR="000A23EF">
        <w:t>BackPEI</w:t>
      </w:r>
      <w:proofErr w:type="spellEnd"/>
      <w:r w:rsidR="000A23EF">
        <w:t>" OR "</w:t>
      </w:r>
      <w:proofErr w:type="spellStart"/>
      <w:r w:rsidR="000A23EF">
        <w:t>BackPEI-A</w:t>
      </w:r>
      <w:proofErr w:type="spellEnd"/>
      <w:r w:rsidR="000A23EF">
        <w:t>" OR "</w:t>
      </w:r>
      <w:proofErr w:type="spellStart"/>
      <w:r w:rsidR="000A23EF">
        <w:t>BackPEI</w:t>
      </w:r>
      <w:proofErr w:type="spellEnd"/>
      <w:r w:rsidR="000A23EF">
        <w:t xml:space="preserve">-CA"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w:t>
      </w:r>
      <w:proofErr w:type="spellStart"/>
      <w:r w:rsidR="00E50A79">
        <w:t>BackPEI</w:t>
      </w:r>
      <w:proofErr w:type="spellEnd"/>
      <w:r w:rsidR="00E50A79">
        <w:t xml:space="preserve">, ou seja, de desenvolvimento ou avaliação do sistema de medição. Realizamos então uma ampla busca dos estudos </w:t>
      </w:r>
      <w:r w:rsidR="00E50A79">
        <w:lastRenderedPageBreak/>
        <w:t xml:space="preserve">que realizavam citações a estas pesquisas </w:t>
      </w:r>
      <w:proofErr w:type="spellStart"/>
      <w:r w:rsidR="00E50A79">
        <w:t>clinimétricas</w:t>
      </w:r>
      <w:proofErr w:type="spellEnd"/>
      <w:r w:rsidR="00E50A79">
        <w:t xml:space="preserve"> utilizando 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xml:space="preserve">. A pesquisa de fontes a partir das chaves de busca e das citações dos artigos de clinimetria do </w:t>
      </w:r>
      <w:proofErr w:type="spellStart"/>
      <w:r w:rsidR="00EA0024">
        <w:t>BackPEI</w:t>
      </w:r>
      <w:proofErr w:type="spellEnd"/>
      <w:r w:rsidR="00EA0024">
        <w:t xml:space="preserve"> aconteceram entre 20/09/2024 e 30/09/2024.</w:t>
      </w:r>
    </w:p>
    <w:p w14:paraId="368CF836" w14:textId="718D0A94"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2 avaliador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sendo estabelecido que caso esta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 xml:space="preserve">Na última etapa, os estudos restantes foram divididos entre aqueles que são de aplicação do </w:t>
      </w:r>
      <w:proofErr w:type="spellStart"/>
      <w:r w:rsidR="00114726">
        <w:t>BackPEI</w:t>
      </w:r>
      <w:proofErr w:type="spellEnd"/>
      <w:r w:rsidR="00114726">
        <w:t xml:space="preserve"> o os que são de avaliação ou desenvolvimento de alguma versão do </w:t>
      </w:r>
      <w:proofErr w:type="spellStart"/>
      <w:r w:rsidR="00114726">
        <w:t>BackPEI</w:t>
      </w:r>
      <w:proofErr w:type="spellEnd"/>
      <w:r w:rsidR="00114726">
        <w:t xml:space="preserve"> (clinimetria</w:t>
      </w:r>
      <w:r w:rsidR="000D0CF4">
        <w:t>)</w:t>
      </w:r>
      <w:r w:rsidR="00114726">
        <w:t>.</w:t>
      </w:r>
    </w:p>
    <w:p w14:paraId="2EA8C0C5" w14:textId="1E310FCA" w:rsidR="000D0CF4" w:rsidRDefault="000D0CF4" w:rsidP="00062C6E">
      <w:r>
        <w:t xml:space="preserve">Essas fontes foram importadas para o </w:t>
      </w:r>
      <w:proofErr w:type="spellStart"/>
      <w:r>
        <w:t>Zotero</w:t>
      </w:r>
      <w:proofErr w:type="spellEnd"/>
      <w:r>
        <w:t xml:space="preserve"> onde já se encontravam as 32 fontes iniciais. Foi verificado se todas essas encontravam-se entre as fontes selecionadas e, mais uma vez, foram verificadas possíveis duplicatas. </w:t>
      </w:r>
      <w:r w:rsidR="00E914C2">
        <w:t>A classificação entre estudos de aplicação e clinimetria foram verificadas por um avaliador e os últimos foram selecionados compondo o conjunto de fontes desta revisão.</w:t>
      </w:r>
    </w:p>
    <w:p w14:paraId="3FE75244" w14:textId="4E436E85" w:rsidR="00DD05F6" w:rsidRDefault="00E914C2" w:rsidP="00062C6E">
      <w:commentRangeStart w:id="2"/>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commentRangeEnd w:id="2"/>
      <w:r w:rsidR="004031C0">
        <w:rPr>
          <w:rStyle w:val="Refdecomentrio"/>
        </w:rPr>
        <w:commentReference w:id="2"/>
      </w:r>
      <w:r w:rsidR="004031C0">
        <w:t xml:space="preserve">A partir da estrutura proposta </w:t>
      </w:r>
      <w:r w:rsidR="004031C0">
        <w:lastRenderedPageBreak/>
        <w:t xml:space="preserve">por Cartwright e </w:t>
      </w:r>
      <w:proofErr w:type="spellStart"/>
      <w:r w:rsidR="004031C0">
        <w:t>coloboradoras</w:t>
      </w:r>
      <w:proofErr w:type="spellEnd"/>
      <w:r w:rsidR="004031C0">
        <w:t xml:space="preserve"> </w:t>
      </w:r>
      <w:r w:rsidR="004031C0">
        <w:fldChar w:fldCharType="begin"/>
      </w:r>
      <w:r w:rsidR="004031C0">
        <w:instrText xml:space="preserve"> ADDIN ZOTERO_ITEM CSL_CITATION {"citationID":"ppAj4Rle","properties":{"formattedCitation":"(Cartwright; Bradburn; Fuller, 2016; Cartwright; Montuschi, 2018)","plainCitation":"(Cartwright; Bradburn;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rsidR="004031C0">
        <w:fldChar w:fldCharType="separate"/>
      </w:r>
      <w:r w:rsidR="004031C0" w:rsidRPr="004031C0">
        <w:rPr>
          <w:rFonts w:cs="Arial"/>
        </w:rPr>
        <w:t xml:space="preserve">(Cartwright; </w:t>
      </w:r>
      <w:proofErr w:type="spellStart"/>
      <w:r w:rsidR="004031C0" w:rsidRPr="004031C0">
        <w:rPr>
          <w:rFonts w:cs="Arial"/>
        </w:rPr>
        <w:t>Bradburn</w:t>
      </w:r>
      <w:proofErr w:type="spellEnd"/>
      <w:r w:rsidR="004031C0" w:rsidRPr="004031C0">
        <w:rPr>
          <w:rFonts w:cs="Arial"/>
        </w:rPr>
        <w:t>; Fuller, 2016; Cartwright; Montuschi, 2018)</w:t>
      </w:r>
      <w:r w:rsidR="004031C0">
        <w:fldChar w:fldCharType="end"/>
      </w:r>
      <w:r w:rsidR="004031C0">
        <w:t xml:space="preserve"> foram extraídas as informações sobre a caracterização, representação e procedimentos para o </w:t>
      </w:r>
      <w:proofErr w:type="spellStart"/>
      <w:r w:rsidR="004031C0">
        <w:t>BackPEI</w:t>
      </w:r>
      <w:proofErr w:type="spellEnd"/>
      <w:r w:rsidR="004031C0">
        <w:t xml:space="preserve"> em cada artigo sendo registradas na mesma planilha.</w:t>
      </w:r>
    </w:p>
    <w:p w14:paraId="300B24D9" w14:textId="77777777" w:rsidR="0096625B" w:rsidRDefault="0096625B" w:rsidP="00062C6E"/>
    <w:p w14:paraId="46F2EEEA" w14:textId="77E3FBA7" w:rsidR="001E6B49" w:rsidRDefault="00040147" w:rsidP="00685C2E">
      <w:pPr>
        <w:pStyle w:val="Ttulo1"/>
      </w:pPr>
      <w:r>
        <w:t>RESULTADOS</w:t>
      </w:r>
    </w:p>
    <w:p w14:paraId="539644BE" w14:textId="025B95E4" w:rsidR="00685C2E" w:rsidRDefault="00685C2E" w:rsidP="00685C2E">
      <w:r>
        <w:t xml:space="preserve">O processo de seleção das fontes de evidência está apresentado no diagrama da </w:t>
      </w:r>
      <w:r w:rsidRPr="00685C2E">
        <w:rPr>
          <w:b/>
          <w:bCs/>
        </w:rPr>
        <w:t>figura x</w:t>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 foi de 82% entre os avaliadores na leitura dos títulos e resumos e de 100% na seleção com os artigos na íntegra. Não sendo necessária nova interrupção no processo devido à baixa concordância.</w:t>
      </w:r>
    </w:p>
    <w:p w14:paraId="7190B2D6" w14:textId="732DF1EC" w:rsidR="00BD572E" w:rsidRDefault="00BD572E" w:rsidP="00685C2E">
      <w:r>
        <w:rPr>
          <w:noProof/>
        </w:rPr>
        <w:lastRenderedPageBreak/>
        <w:drawing>
          <wp:inline distT="0" distB="0" distL="0" distR="0" wp14:anchorId="44A6E205" wp14:editId="01D82166">
            <wp:extent cx="5760085" cy="5708650"/>
            <wp:effectExtent l="0" t="0" r="0" b="6350"/>
            <wp:docPr id="1"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10;&#10;O conteúdo gerado por IA pode estar incorreto."/>
                    <pic:cNvPicPr/>
                  </pic:nvPicPr>
                  <pic:blipFill>
                    <a:blip r:embed="rId9">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0FD43DD8" w14:textId="11E83BA6" w:rsidR="00782C48" w:rsidRDefault="00782C48" w:rsidP="00685C2E">
      <w:r>
        <w:t xml:space="preserve">As razões para exclusão das possíveis fontes </w:t>
      </w:r>
      <w:r w:rsidR="004D5209">
        <w:t>são</w:t>
      </w:r>
      <w:r>
        <w:t xml:space="preserve"> apontada</w:t>
      </w:r>
      <w:r w:rsidR="004D5209">
        <w:t>s</w:t>
      </w:r>
      <w:r>
        <w:t xml:space="preserve"> na </w:t>
      </w:r>
      <w:r>
        <w:rPr>
          <w:b/>
          <w:bCs/>
        </w:rPr>
        <w:t>figura x</w:t>
      </w:r>
      <w:r>
        <w:t xml:space="preserve"> sendo que algumas delas descumpriam mais de um critério de elegibilidade.</w:t>
      </w:r>
      <w:r w:rsidR="004D5209">
        <w:t xml:space="preserve"> Nós discriminamos os estudos excluídos que não utilizavam o </w:t>
      </w:r>
      <w:proofErr w:type="spellStart"/>
      <w:r w:rsidR="004D5209">
        <w:t>BackPEI</w:t>
      </w:r>
      <w:proofErr w:type="spellEnd"/>
      <w:r w:rsidR="004D5209">
        <w:t xml:space="preserve"> em 3 categorias: aqueles que avaliam desfechos distintos dos avaliados pelo </w:t>
      </w:r>
      <w:proofErr w:type="spellStart"/>
      <w:r w:rsidR="004D5209">
        <w:t>BackPEI</w:t>
      </w:r>
      <w:proofErr w:type="spellEnd"/>
      <w:r w:rsidR="004D5209">
        <w:t xml:space="preserve"> (desfechos); aqueles que utilizam instrumentos diversos do </w:t>
      </w:r>
      <w:proofErr w:type="spellStart"/>
      <w:r w:rsidR="004D5209">
        <w:t>BackPEI</w:t>
      </w:r>
      <w:proofErr w:type="spellEnd"/>
      <w:r w:rsidR="004D5209">
        <w:t xml:space="preserve"> (instrumentos); e aqueles que utilizam animais não-humanos como amostra (animais). Também apontamos qual o tipo de estudo daqueles que não se tratam de artigos originais. </w:t>
      </w:r>
      <w:r>
        <w:t xml:space="preserve"> </w:t>
      </w:r>
      <w:r w:rsidR="004D5209">
        <w:t>Destaco que na leitura dos títulos e resumos 2 protocolos de revisão foram excluídos por não se tratarem de estudos originais ou revisões. Porém a equipe verificou que esses protocolos resultaram em dois artigos de revisão publicados e que ambos estavam incluídos entre as possíveis fontes e foram avaliados.</w:t>
      </w:r>
    </w:p>
    <w:p w14:paraId="1468BA3E" w14:textId="6E879E48" w:rsidR="004D5209" w:rsidRPr="00782C48" w:rsidRDefault="004D5209" w:rsidP="00685C2E">
      <w:r>
        <w:lastRenderedPageBreak/>
        <w:t xml:space="preserve">Ao final da seleção com acesso aos artigos na íntegra verificou-se que 2 artigos constantes nas revisões eram possíveis fontes, elas foram inseridas no </w:t>
      </w:r>
      <w:proofErr w:type="spellStart"/>
      <w:r>
        <w:t>Rayyan</w:t>
      </w:r>
      <w:proofErr w:type="spellEnd"/>
      <w:r>
        <w:t xml:space="preserve"> onde verificou-se que ambas eram duplicatas e já haviam sido avaliadas pela equipe. Assim as 61 possíveis fontes foram exportadas do </w:t>
      </w:r>
      <w:proofErr w:type="spellStart"/>
      <w:r>
        <w:t>Rayyan</w:t>
      </w:r>
      <w:proofErr w:type="spellEnd"/>
      <w:r>
        <w:t xml:space="preserve"> e importadas para o </w:t>
      </w:r>
      <w:proofErr w:type="spellStart"/>
      <w:r>
        <w:t>Zotero</w:t>
      </w:r>
      <w:proofErr w:type="spellEnd"/>
      <w:r>
        <w:t xml:space="preserve"> onde verificou-se que todas as 32 fontes iniciais estavam </w:t>
      </w:r>
      <w:r w:rsidR="00333742">
        <w:t>presentes. Por fim restaram 11 artigos após a identificação dos estudos de clinimetria e estes compõem as fontes dessa revisão.</w:t>
      </w:r>
    </w:p>
    <w:p w14:paraId="48A9E9B1" w14:textId="302520FC" w:rsidR="00040147" w:rsidRDefault="00040147" w:rsidP="00040147">
      <w:pPr>
        <w:pStyle w:val="Ttulo1"/>
      </w:pPr>
      <w:r>
        <w:t>DISCUSSÃO</w:t>
      </w:r>
    </w:p>
    <w:p w14:paraId="13738915" w14:textId="77777777" w:rsidR="00040147" w:rsidRDefault="00040147" w:rsidP="00040147"/>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proofErr w:type="gramStart"/>
      <w:r w:rsidR="000A23EF">
        <w:t xml:space="preserve">O </w:t>
      </w:r>
      <w:r>
        <w:t xml:space="preserve"> PRISMA</w:t>
      </w:r>
      <w:proofErr w:type="gramEnd"/>
      <w:r>
        <w:t>-</w:t>
      </w:r>
      <w:proofErr w:type="spellStart"/>
      <w:r>
        <w:t>ScR</w:t>
      </w:r>
      <w:proofErr w:type="spellEnd"/>
      <w:r>
        <w:t xml:space="preserve">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4-22T11:50:00Z" w:initials="LB">
    <w:p w14:paraId="626EB56A" w14:textId="11842911" w:rsidR="00387624" w:rsidRDefault="00387624">
      <w:pPr>
        <w:pStyle w:val="Textodecomentrio"/>
      </w:pPr>
      <w:r>
        <w:rPr>
          <w:rStyle w:val="Refdecomentrio"/>
        </w:rPr>
        <w:annotationRef/>
      </w:r>
      <w:r>
        <w:t xml:space="preserve">Eu coloquei 1 estudo de cada ano desde o desenvolvimento do </w:t>
      </w:r>
      <w:proofErr w:type="spellStart"/>
      <w:r>
        <w:t>backpei</w:t>
      </w:r>
      <w:proofErr w:type="spellEnd"/>
      <w:r>
        <w:t xml:space="preserve"> procurando ter </w:t>
      </w:r>
      <w:proofErr w:type="spellStart"/>
      <w:r>
        <w:t>ua</w:t>
      </w:r>
      <w:proofErr w:type="spellEnd"/>
      <w:r>
        <w:t xml:space="preserve"> diversidade de tipos de estudos e de grupos de pesquisa.</w:t>
      </w:r>
    </w:p>
  </w:comment>
  <w:comment w:id="2" w:author="Lucas Beraldo" w:date="2025-04-22T20:55:00Z" w:initials="LB">
    <w:p w14:paraId="319CE4F6" w14:textId="1EC1D13A" w:rsidR="004031C0" w:rsidRDefault="004031C0">
      <w:pPr>
        <w:pStyle w:val="Textodecomentrio"/>
      </w:pPr>
      <w:r>
        <w:rPr>
          <w:rStyle w:val="Refdecomentrio"/>
        </w:rPr>
        <w:annotationRef/>
      </w:r>
      <w:r>
        <w:t>Eu fiz até aqu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26EB56A" w15:done="0"/>
  <w15:commentEx w15:paraId="319CE4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2B715147" w16cex:dateUtc="2025-04-22T14:50:00Z"/>
  <w16cex:commentExtensible w16cex:durableId="581EF691" w16cex:dateUtc="2025-04-22T2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26EB56A" w16cid:durableId="2B715147"/>
  <w16cid:commentId w16cid:paraId="319CE4F6" w16cid:durableId="581EF69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062C6E"/>
    <w:rsid w:val="000A23EF"/>
    <w:rsid w:val="000D0CF4"/>
    <w:rsid w:val="000E1494"/>
    <w:rsid w:val="00104AED"/>
    <w:rsid w:val="0010654A"/>
    <w:rsid w:val="00114726"/>
    <w:rsid w:val="001A3EC4"/>
    <w:rsid w:val="001E6B49"/>
    <w:rsid w:val="00217A89"/>
    <w:rsid w:val="002359F8"/>
    <w:rsid w:val="00265D4B"/>
    <w:rsid w:val="002D1018"/>
    <w:rsid w:val="00300C47"/>
    <w:rsid w:val="0033371D"/>
    <w:rsid w:val="00333742"/>
    <w:rsid w:val="0036679F"/>
    <w:rsid w:val="00387624"/>
    <w:rsid w:val="003965BD"/>
    <w:rsid w:val="003A1FDB"/>
    <w:rsid w:val="003F65E3"/>
    <w:rsid w:val="004031C0"/>
    <w:rsid w:val="00443AB0"/>
    <w:rsid w:val="00447621"/>
    <w:rsid w:val="00461416"/>
    <w:rsid w:val="00482CA8"/>
    <w:rsid w:val="004C23A2"/>
    <w:rsid w:val="004D5209"/>
    <w:rsid w:val="00552241"/>
    <w:rsid w:val="005744EC"/>
    <w:rsid w:val="005832BF"/>
    <w:rsid w:val="005C0605"/>
    <w:rsid w:val="005D5A87"/>
    <w:rsid w:val="005F03ED"/>
    <w:rsid w:val="00615B56"/>
    <w:rsid w:val="00685C2E"/>
    <w:rsid w:val="0072227D"/>
    <w:rsid w:val="00782C48"/>
    <w:rsid w:val="007D34A7"/>
    <w:rsid w:val="007F0C84"/>
    <w:rsid w:val="00812EEA"/>
    <w:rsid w:val="008D358E"/>
    <w:rsid w:val="008F4158"/>
    <w:rsid w:val="0090110C"/>
    <w:rsid w:val="0096625B"/>
    <w:rsid w:val="00A00C0D"/>
    <w:rsid w:val="00AE1D0D"/>
    <w:rsid w:val="00AE35CB"/>
    <w:rsid w:val="00B8080A"/>
    <w:rsid w:val="00BB10E7"/>
    <w:rsid w:val="00BD572E"/>
    <w:rsid w:val="00C04196"/>
    <w:rsid w:val="00C27B98"/>
    <w:rsid w:val="00C75E8A"/>
    <w:rsid w:val="00CA3BA6"/>
    <w:rsid w:val="00CD5FF1"/>
    <w:rsid w:val="00CF2A1E"/>
    <w:rsid w:val="00D0062A"/>
    <w:rsid w:val="00D2684B"/>
    <w:rsid w:val="00D428E0"/>
    <w:rsid w:val="00D438F7"/>
    <w:rsid w:val="00D718BF"/>
    <w:rsid w:val="00DD05F6"/>
    <w:rsid w:val="00E10B02"/>
    <w:rsid w:val="00E44B18"/>
    <w:rsid w:val="00E50A79"/>
    <w:rsid w:val="00E644B2"/>
    <w:rsid w:val="00E914C2"/>
    <w:rsid w:val="00EA0024"/>
    <w:rsid w:val="00EB649E"/>
    <w:rsid w:val="00EC3269"/>
    <w:rsid w:val="00EF4D59"/>
    <w:rsid w:val="00F060AB"/>
    <w:rsid w:val="00F10DF7"/>
    <w:rsid w:val="00F15547"/>
    <w:rsid w:val="00F15868"/>
    <w:rsid w:val="00F23FBC"/>
    <w:rsid w:val="00F8100D"/>
    <w:rsid w:val="00FC59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semiHidden/>
    <w:unhideWhenUsed/>
    <w:qFormat/>
    <w:rsid w:val="003337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semiHidden/>
    <w:rsid w:val="0033371D"/>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ucasmberaldo/10-anos-de-back-pei" TargetMode="Externa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microsoft.com/office/2011/relationships/people" Target="people.xml"/><Relationship Id="rId5" Type="http://schemas.microsoft.com/office/2011/relationships/commentsExtended" Target="commentsExtended.xml"/><Relationship Id="rId10" Type="http://schemas.openxmlformats.org/officeDocument/2006/relationships/fontTable" Target="fontTable.xml"/><Relationship Id="rId4" Type="http://schemas.openxmlformats.org/officeDocument/2006/relationships/comments" Target="comments.xml"/><Relationship Id="rId9"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526</TotalTime>
  <Pages>6</Pages>
  <Words>12117</Words>
  <Characters>65433</Characters>
  <Application>Microsoft Office Word</Application>
  <DocSecurity>0</DocSecurity>
  <Lines>545</Lines>
  <Paragraphs>1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35</cp:revision>
  <dcterms:created xsi:type="dcterms:W3CDTF">2025-03-12T15:42:00Z</dcterms:created>
  <dcterms:modified xsi:type="dcterms:W3CDTF">2025-04-29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fQUhJT4"/&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